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7A72CE1" w14:textId="3174F04E" w:rsidR="00242F4B" w:rsidRPr="000205EE" w:rsidRDefault="000205EE" w:rsidP="000205EE">
      <w:pPr>
        <w:spacing w:line="360" w:lineRule="auto"/>
        <w:rPr>
          <w:color w:val="000000" w:themeColor="text1"/>
          <w:shd w:val="clear" w:color="auto" w:fill="FFFFFF"/>
        </w:rPr>
      </w:pPr>
      <w:r>
        <w:rPr>
          <w:b/>
          <w:bCs/>
          <w:color w:val="000000" w:themeColor="text1"/>
          <w:shd w:val="clear" w:color="auto" w:fill="FFFFFF"/>
        </w:rPr>
        <w:t>Supplementary Table 7</w:t>
      </w:r>
      <w:r w:rsidRPr="005D21E8">
        <w:rPr>
          <w:b/>
          <w:bCs/>
          <w:color w:val="000000" w:themeColor="text1"/>
          <w:shd w:val="clear" w:color="auto" w:fill="FFFFFF"/>
        </w:rPr>
        <w:t>.</w:t>
      </w:r>
      <w:r>
        <w:rPr>
          <w:color w:val="000000" w:themeColor="text1"/>
          <w:shd w:val="clear" w:color="auto" w:fill="FFFFFF"/>
        </w:rPr>
        <w:t xml:space="preserve"> A summary of </w:t>
      </w:r>
      <w:r>
        <w:rPr>
          <w:color w:val="000000" w:themeColor="text1"/>
          <w:shd w:val="clear" w:color="auto" w:fill="FFFFFF"/>
        </w:rPr>
        <w:t xml:space="preserve">changes in the </w:t>
      </w:r>
      <w:r>
        <w:rPr>
          <w:color w:val="000000" w:themeColor="text1"/>
          <w:shd w:val="clear" w:color="auto" w:fill="FFFFFF"/>
        </w:rPr>
        <w:t>expression of the rice SDRLK family genes</w:t>
      </w:r>
      <w:r>
        <w:rPr>
          <w:color w:val="000000" w:themeColor="text1"/>
          <w:shd w:val="clear" w:color="auto" w:fill="FFFFFF"/>
        </w:rPr>
        <w:t xml:space="preserve"> in response to biotic and abiotic stresses</w:t>
      </w:r>
      <w:r>
        <w:rPr>
          <w:color w:val="000000" w:themeColor="text1"/>
          <w:shd w:val="clear" w:color="auto" w:fill="FFFFFF"/>
        </w:rPr>
        <w:t>.</w:t>
      </w:r>
      <w:bookmarkStart w:id="0" w:name="_GoBack"/>
      <w:bookmarkEnd w:id="0"/>
    </w:p>
    <w:tbl>
      <w:tblPr>
        <w:tblW w:w="9020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701"/>
        <w:gridCol w:w="6319"/>
      </w:tblGrid>
      <w:tr w:rsidR="00242F4B" w:rsidRPr="0089188A" w14:paraId="443DEB16" w14:textId="77777777" w:rsidTr="00DD0AAF">
        <w:tc>
          <w:tcPr>
            <w:tcW w:w="2701" w:type="dxa"/>
            <w:tcBorders>
              <w:top w:val="single" w:sz="4" w:space="0" w:color="auto"/>
            </w:tcBorders>
          </w:tcPr>
          <w:p w14:paraId="4DF7D9D7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b/>
                <w:bCs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b/>
                <w:bCs/>
                <w:color w:val="000000" w:themeColor="text1"/>
                <w:sz w:val="20"/>
                <w:szCs w:val="20"/>
              </w:rPr>
              <w:t>Stress treatment</w:t>
            </w:r>
          </w:p>
        </w:tc>
        <w:tc>
          <w:tcPr>
            <w:tcW w:w="6319" w:type="dxa"/>
            <w:tcBorders>
              <w:top w:val="single" w:sz="4" w:space="0" w:color="auto"/>
            </w:tcBorders>
          </w:tcPr>
          <w:p w14:paraId="386CE299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b/>
                <w:bCs/>
                <w:color w:val="000000" w:themeColor="text1"/>
                <w:sz w:val="20"/>
                <w:szCs w:val="20"/>
              </w:rPr>
              <w:t xml:space="preserve">Differential expression of SDRLK family genes </w:t>
            </w:r>
          </w:p>
        </w:tc>
      </w:tr>
      <w:tr w:rsidR="00242F4B" w:rsidRPr="0089188A" w14:paraId="76E6A290" w14:textId="77777777" w:rsidTr="00DD0AAF">
        <w:trPr>
          <w:trHeight w:val="305"/>
        </w:trPr>
        <w:tc>
          <w:tcPr>
            <w:tcW w:w="9020" w:type="dxa"/>
            <w:gridSpan w:val="2"/>
          </w:tcPr>
          <w:p w14:paraId="16708D3A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b/>
                <w:bCs/>
                <w:color w:val="000000" w:themeColor="text1"/>
                <w:sz w:val="20"/>
                <w:szCs w:val="20"/>
              </w:rPr>
              <w:t>Abiotic stress response genes</w:t>
            </w:r>
          </w:p>
        </w:tc>
      </w:tr>
      <w:tr w:rsidR="00242F4B" w:rsidRPr="0089188A" w14:paraId="1B238CCB" w14:textId="77777777" w:rsidTr="00DD0AAF">
        <w:tc>
          <w:tcPr>
            <w:tcW w:w="2701" w:type="dxa"/>
          </w:tcPr>
          <w:p w14:paraId="08F76CDF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xidative stress</w:t>
            </w:r>
          </w:p>
        </w:tc>
        <w:tc>
          <w:tcPr>
            <w:tcW w:w="6319" w:type="dxa"/>
          </w:tcPr>
          <w:p w14:paraId="1718528C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9g0551150: up-regulated</w:t>
            </w:r>
          </w:p>
        </w:tc>
      </w:tr>
      <w:tr w:rsidR="00242F4B" w:rsidRPr="0089188A" w14:paraId="5F12DE14" w14:textId="77777777" w:rsidTr="00DD0AAF">
        <w:tc>
          <w:tcPr>
            <w:tcW w:w="2701" w:type="dxa"/>
          </w:tcPr>
          <w:p w14:paraId="3DDD099C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rought</w:t>
            </w:r>
          </w:p>
        </w:tc>
        <w:tc>
          <w:tcPr>
            <w:tcW w:w="6319" w:type="dxa"/>
          </w:tcPr>
          <w:p w14:paraId="63C6728C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B3B8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: Os01g0366300; </w:t>
            </w:r>
            <w:r w:rsidRPr="00B6324B">
              <w:rPr>
                <w:rFonts w:ascii="Times New Roman" w:hAnsi="Times New Roman"/>
                <w:b/>
                <w:bCs/>
                <w:color w:val="000000" w:themeColor="text1"/>
                <w:sz w:val="20"/>
                <w:szCs w:val="20"/>
              </w:rPr>
              <w:t>Os04g0632100</w:t>
            </w:r>
            <w:r w:rsidRPr="00B6324B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;</w:t>
            </w:r>
            <w:r w:rsidRPr="00B6324B">
              <w:rPr>
                <w:rFonts w:ascii="Times New Roman" w:hAnsi="Times New Roman"/>
                <w:b/>
                <w:bCs/>
                <w:color w:val="000000" w:themeColor="text1"/>
                <w:sz w:val="20"/>
                <w:szCs w:val="20"/>
              </w:rPr>
              <w:t xml:space="preserve"> Os04g0633600</w:t>
            </w:r>
            <w:r w:rsidRPr="00B6324B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;</w:t>
            </w:r>
          </w:p>
          <w:p w14:paraId="4F254CA2" w14:textId="77777777" w:rsidR="00242F4B" w:rsidRPr="0089188A" w:rsidRDefault="00242F4B" w:rsidP="00E42772">
            <w:pPr>
              <w:pStyle w:val="Normal1"/>
              <w:ind w:left="129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12g0130800</w:t>
            </w:r>
          </w:p>
          <w:p w14:paraId="64F9D2A5" w14:textId="77777777" w:rsidR="00242F4B" w:rsidRPr="0089188A" w:rsidRDefault="00242F4B" w:rsidP="00E42772">
            <w:pPr>
              <w:pStyle w:val="Normal1"/>
              <w:ind w:left="1561" w:hanging="156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</w:pPr>
            <w:r w:rsidRPr="00AB3B8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own-regulated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: Os01g0223700; Os04g0420033; </w:t>
            </w:r>
            <w:r w:rsidRPr="00B6324B">
              <w:rPr>
                <w:rFonts w:ascii="Times New Roman" w:hAnsi="Times New Roman"/>
                <w:b/>
                <w:bCs/>
                <w:color w:val="000000" w:themeColor="text1"/>
                <w:sz w:val="20"/>
                <w:szCs w:val="20"/>
              </w:rPr>
              <w:t>Os04g0634400</w:t>
            </w:r>
            <w:r w:rsidRPr="00B6324B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;</w:t>
            </w:r>
            <w:r w:rsidRPr="00B6324B">
              <w:rPr>
                <w:rFonts w:ascii="Times New Roman" w:hAnsi="Times New Roman"/>
                <w:b/>
                <w:bCs/>
                <w:color w:val="000000" w:themeColor="text1"/>
                <w:sz w:val="20"/>
                <w:szCs w:val="20"/>
              </w:rPr>
              <w:t xml:space="preserve"> Os04g0634500</w:t>
            </w:r>
            <w:r w:rsidRPr="00B6324B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;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Os06g0165500</w:t>
            </w:r>
          </w:p>
        </w:tc>
      </w:tr>
      <w:tr w:rsidR="00242F4B" w:rsidRPr="0089188A" w14:paraId="5281B3AE" w14:textId="77777777" w:rsidTr="00DD0AAF">
        <w:tc>
          <w:tcPr>
            <w:tcW w:w="2701" w:type="dxa"/>
          </w:tcPr>
          <w:p w14:paraId="71DE92CF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ubmergence</w:t>
            </w:r>
          </w:p>
        </w:tc>
        <w:tc>
          <w:tcPr>
            <w:tcW w:w="6319" w:type="dxa"/>
          </w:tcPr>
          <w:p w14:paraId="02B2FE79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  <w:t>Up-regulated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: Os01g0587400; Os01g0670600; Os02g0767400; Os05g0166900; Os05g0501400; Os06g0575000; Os07g0141100; Os12g0130500</w:t>
            </w:r>
          </w:p>
          <w:p w14:paraId="4D7D1454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B3B8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own-regulated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: Os06g0496800; Os04g0202300; </w:t>
            </w:r>
            <w:r w:rsidRPr="00B6324B">
              <w:rPr>
                <w:rFonts w:ascii="Times New Roman" w:hAnsi="Times New Roman"/>
                <w:b/>
                <w:bCs/>
                <w:color w:val="000000" w:themeColor="text1"/>
                <w:sz w:val="20"/>
                <w:szCs w:val="20"/>
              </w:rPr>
              <w:t>Os04g0419700; Os04g0420600</w:t>
            </w:r>
          </w:p>
        </w:tc>
      </w:tr>
      <w:tr w:rsidR="00242F4B" w:rsidRPr="0089188A" w14:paraId="310197AC" w14:textId="77777777" w:rsidTr="00DD0AAF">
        <w:tc>
          <w:tcPr>
            <w:tcW w:w="2701" w:type="dxa"/>
          </w:tcPr>
          <w:p w14:paraId="54D6F9E5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Chilling</w:t>
            </w:r>
          </w:p>
        </w:tc>
        <w:tc>
          <w:tcPr>
            <w:tcW w:w="6319" w:type="dxa"/>
          </w:tcPr>
          <w:p w14:paraId="563D9E4E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B3B8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: Os12g0640700</w:t>
            </w:r>
          </w:p>
          <w:p w14:paraId="14EF078E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B3B8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own-regulated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: Os04g0633300; Os06g0142650; Os06g0541600;</w:t>
            </w:r>
          </w:p>
        </w:tc>
      </w:tr>
      <w:tr w:rsidR="00242F4B" w:rsidRPr="0089188A" w14:paraId="15FA5052" w14:textId="77777777" w:rsidTr="00DD0AAF">
        <w:tc>
          <w:tcPr>
            <w:tcW w:w="2701" w:type="dxa"/>
          </w:tcPr>
          <w:p w14:paraId="25246718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rought and submergence </w:t>
            </w:r>
          </w:p>
        </w:tc>
        <w:tc>
          <w:tcPr>
            <w:tcW w:w="6319" w:type="dxa"/>
          </w:tcPr>
          <w:p w14:paraId="0093D3BF" w14:textId="7574424F" w:rsidR="00242F4B" w:rsidRPr="0089188A" w:rsidRDefault="00242F4B" w:rsidP="00E42772">
            <w:pPr>
              <w:pStyle w:val="Normal1"/>
              <w:ind w:left="1636" w:hanging="1636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1g0670100: up-regulated in response to drought</w:t>
            </w:r>
            <w:r w:rsid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ubmergence</w:t>
            </w:r>
          </w:p>
          <w:p w14:paraId="422EF990" w14:textId="6A40AA99" w:rsidR="00242F4B" w:rsidRPr="0089188A" w:rsidRDefault="00242F4B" w:rsidP="00E42772">
            <w:pPr>
              <w:pStyle w:val="Normal1"/>
              <w:ind w:left="1636" w:hanging="1636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6g0241100: up-regulated in response to drought; up-regulated in response to submergence in Indica cultivar Huanghuazhan, but down-regulated in japonica cultivar Taikeng 9.</w:t>
            </w:r>
          </w:p>
          <w:p w14:paraId="1F28E57A" w14:textId="77777777" w:rsidR="00242F4B" w:rsidRPr="0089188A" w:rsidRDefault="00242F4B" w:rsidP="00E42772">
            <w:pPr>
              <w:pStyle w:val="Normal1"/>
              <w:ind w:left="1636" w:hanging="1636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6g0575400: up-regulated in response to submergence; down-regulated in response to drought.</w:t>
            </w:r>
          </w:p>
          <w:p w14:paraId="7EF8484B" w14:textId="07AEF8F7" w:rsidR="00242F4B" w:rsidRPr="0089188A" w:rsidRDefault="00BB58EE" w:rsidP="00E42772">
            <w:pPr>
              <w:pStyle w:val="Normal1"/>
              <w:ind w:left="1636" w:hanging="1636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Os08g0179000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ow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n-regulated in response to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rought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ubmergence.</w:t>
            </w:r>
          </w:p>
        </w:tc>
      </w:tr>
      <w:tr w:rsidR="00242F4B" w:rsidRPr="0089188A" w14:paraId="31521F8F" w14:textId="77777777" w:rsidTr="00DD0AAF">
        <w:tc>
          <w:tcPr>
            <w:tcW w:w="2701" w:type="dxa"/>
          </w:tcPr>
          <w:p w14:paraId="3EE822FF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ubmergence and chilling</w:t>
            </w:r>
          </w:p>
        </w:tc>
        <w:tc>
          <w:tcPr>
            <w:tcW w:w="6319" w:type="dxa"/>
          </w:tcPr>
          <w:p w14:paraId="6A9355DE" w14:textId="77199E5B" w:rsidR="00242F4B" w:rsidRPr="0089188A" w:rsidRDefault="00BB58EE" w:rsidP="00E42772">
            <w:pPr>
              <w:pStyle w:val="Normal1"/>
              <w:ind w:left="1606" w:hanging="1606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Os06g0164900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p-regulated in response to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ubmergence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chilling</w:t>
            </w:r>
          </w:p>
        </w:tc>
      </w:tr>
      <w:tr w:rsidR="00242F4B" w:rsidRPr="0089188A" w14:paraId="5D1940AD" w14:textId="77777777" w:rsidTr="00DD0AAF">
        <w:tc>
          <w:tcPr>
            <w:tcW w:w="2701" w:type="dxa"/>
          </w:tcPr>
          <w:p w14:paraId="369178BB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rought and chilling</w:t>
            </w:r>
          </w:p>
        </w:tc>
        <w:tc>
          <w:tcPr>
            <w:tcW w:w="6319" w:type="dxa"/>
          </w:tcPr>
          <w:p w14:paraId="05D1783A" w14:textId="22E1FB4C" w:rsidR="00242F4B" w:rsidRPr="0089188A" w:rsidRDefault="00242F4B" w:rsidP="00E42772">
            <w:pPr>
              <w:pStyle w:val="Normal1"/>
              <w:ind w:left="1636" w:hanging="1636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1g08857</w:t>
            </w:r>
            <w:r w:rsid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00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up-regulated in response to both drought</w:t>
            </w:r>
            <w:r w:rsid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chilling.</w:t>
            </w:r>
          </w:p>
          <w:p w14:paraId="4FFDF7D3" w14:textId="26EE7B59" w:rsidR="00242F4B" w:rsidRPr="0089188A" w:rsidRDefault="00BB58EE" w:rsidP="00E42772">
            <w:pPr>
              <w:pStyle w:val="Normal1"/>
              <w:ind w:left="1636" w:hanging="1636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Os03g0422800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own-r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egulated in response to drought;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up-regulated in response to both short- and long-term chilling stress</w:t>
            </w:r>
          </w:p>
        </w:tc>
      </w:tr>
      <w:tr w:rsidR="00242F4B" w:rsidRPr="0089188A" w14:paraId="03DC6A9C" w14:textId="77777777" w:rsidTr="00DD0AAF">
        <w:tc>
          <w:tcPr>
            <w:tcW w:w="2701" w:type="dxa"/>
          </w:tcPr>
          <w:p w14:paraId="2CD323AF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rought, submergence, and chilling (and other stresses)</w:t>
            </w:r>
          </w:p>
        </w:tc>
        <w:tc>
          <w:tcPr>
            <w:tcW w:w="6319" w:type="dxa"/>
          </w:tcPr>
          <w:p w14:paraId="3B0CCD90" w14:textId="77777777" w:rsidR="00242F4B" w:rsidRPr="0089188A" w:rsidRDefault="00242F4B" w:rsidP="00E42772">
            <w:pPr>
              <w:pStyle w:val="Normal1"/>
              <w:ind w:left="1621" w:hanging="162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1g0223800 (</w:t>
            </w:r>
            <w:r w:rsidRPr="00AB3B86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ESG1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): its expression is induced by abiotic stress and treatment with PEG, NaCl and ABA. up-regulated in response to drought and shown to provide drought tolerance 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YW48L0F1dGhvcj48WWVhcj4yMDIwPC9ZZWFyPjxSZWNO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</w:fldData>
              </w:fldChar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QYW48L0F1dGhvcj48WWVhcj4yMDIwPC9ZZWFyPjxSZWNO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</w:fldData>
              </w:fldChar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end"/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89188A">
              <w:rPr>
                <w:rFonts w:ascii="Times New Roman" w:hAnsi="Times New Roman"/>
                <w:noProof/>
                <w:color w:val="000000" w:themeColor="text1"/>
                <w:sz w:val="20"/>
                <w:szCs w:val="20"/>
              </w:rPr>
              <w:t>(Pan et al. 2020)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end"/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.</w:t>
            </w:r>
          </w:p>
          <w:p w14:paraId="7536D0BF" w14:textId="1F065491" w:rsidR="00242F4B" w:rsidRPr="0089188A" w:rsidRDefault="00242F4B" w:rsidP="00E42772">
            <w:pPr>
              <w:pStyle w:val="Normal1"/>
              <w:ind w:left="1621" w:hanging="162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6g0690200: up-regula</w:t>
            </w:r>
            <w:r w:rsid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ted in response to drought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chilling; down-regulated under submergence.</w:t>
            </w:r>
          </w:p>
          <w:p w14:paraId="52F31B82" w14:textId="77777777" w:rsidR="00242F4B" w:rsidRPr="0089188A" w:rsidRDefault="00242F4B" w:rsidP="00E42772">
            <w:pPr>
              <w:pStyle w:val="Normal1"/>
              <w:ind w:left="1621" w:hanging="162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7g0186200 (</w:t>
            </w:r>
            <w:r w:rsidRPr="00AB3B86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SIK2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): its expression is induced by NaCl, drought, cold, dark, and abscisic acid treatment. Its overexpression results in drought and salt tolerance and delays dark-Induced leaf senescence 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aGVuPC9BdXRob3I+PFllYXI+MjAxMzwvWWVhcj48UmVj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</w:fldData>
              </w:fldChar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aGVuPC9BdXRob3I+PFllYXI+MjAxMzwvWWVhcj48UmVj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</w:fldData>
              </w:fldChar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end"/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89188A">
              <w:rPr>
                <w:rFonts w:ascii="Times New Roman" w:hAnsi="Times New Roman"/>
                <w:noProof/>
                <w:color w:val="000000" w:themeColor="text1"/>
                <w:sz w:val="20"/>
                <w:szCs w:val="20"/>
              </w:rPr>
              <w:t>(Chen et al. 2013)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end"/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. </w:t>
            </w:r>
          </w:p>
          <w:p w14:paraId="53732843" w14:textId="04860AF3" w:rsidR="00242F4B" w:rsidRPr="0089188A" w:rsidRDefault="00242F4B" w:rsidP="00E42772">
            <w:pPr>
              <w:pStyle w:val="Normal1"/>
              <w:ind w:left="1621" w:hanging="162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7g0535800: up-regulated in response to drought</w:t>
            </w:r>
            <w:r w:rsid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chilling</w:t>
            </w:r>
            <w:r w:rsid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ubmergence</w:t>
            </w:r>
          </w:p>
        </w:tc>
      </w:tr>
      <w:tr w:rsidR="00242F4B" w:rsidRPr="0089188A" w14:paraId="2A4EC34A" w14:textId="77777777" w:rsidTr="00DD0AAF">
        <w:tc>
          <w:tcPr>
            <w:tcW w:w="9020" w:type="dxa"/>
            <w:gridSpan w:val="2"/>
          </w:tcPr>
          <w:p w14:paraId="39F29519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b/>
                <w:bCs/>
                <w:color w:val="000000" w:themeColor="text1"/>
                <w:sz w:val="20"/>
                <w:szCs w:val="20"/>
              </w:rPr>
              <w:t>Biotic stress response genes</w:t>
            </w:r>
          </w:p>
        </w:tc>
      </w:tr>
      <w:tr w:rsidR="00242F4B" w:rsidRPr="0089188A" w14:paraId="6771357E" w14:textId="77777777" w:rsidTr="00DD0AAF">
        <w:tc>
          <w:tcPr>
            <w:tcW w:w="2701" w:type="dxa"/>
          </w:tcPr>
          <w:p w14:paraId="2AA6B43E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 xml:space="preserve">Xanthomonas oryzae </w:t>
            </w:r>
            <w:proofErr w:type="spellStart"/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pv</w:t>
            </w:r>
            <w:proofErr w:type="spellEnd"/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. oryzae (Xoo)</w:t>
            </w:r>
          </w:p>
          <w:p w14:paraId="585D7781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(bacterial blight disease)</w:t>
            </w:r>
          </w:p>
        </w:tc>
        <w:tc>
          <w:tcPr>
            <w:tcW w:w="6319" w:type="dxa"/>
          </w:tcPr>
          <w:p w14:paraId="14BE668F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: Os03g0838100; Os04g0226600 </w:t>
            </w:r>
          </w:p>
        </w:tc>
      </w:tr>
      <w:tr w:rsidR="00242F4B" w:rsidRPr="0089188A" w14:paraId="3433A6CF" w14:textId="77777777" w:rsidTr="00DD0AAF">
        <w:tc>
          <w:tcPr>
            <w:tcW w:w="2701" w:type="dxa"/>
          </w:tcPr>
          <w:p w14:paraId="7D1E0FCA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B. glumae</w:t>
            </w:r>
          </w:p>
          <w:p w14:paraId="0550C39A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eastAsia="Times New Roman" w:hAnsi="Times New Roman"/>
                <w:color w:val="000000" w:themeColor="text1"/>
                <w:sz w:val="20"/>
                <w:szCs w:val="20"/>
                <w:shd w:val="clear" w:color="auto" w:fill="FFFFFF"/>
              </w:rPr>
              <w:t>(panicle blight disease)</w:t>
            </w:r>
          </w:p>
        </w:tc>
        <w:tc>
          <w:tcPr>
            <w:tcW w:w="6319" w:type="dxa"/>
          </w:tcPr>
          <w:p w14:paraId="066CB14F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: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Os01g0113350; Os01g0668600; Os04g0633200;</w:t>
            </w:r>
          </w:p>
          <w:p w14:paraId="12DAC652" w14:textId="77777777" w:rsidR="00242F4B" w:rsidRPr="0089188A" w:rsidRDefault="00242F4B" w:rsidP="00E42772">
            <w:pPr>
              <w:pStyle w:val="Normal1"/>
              <w:ind w:left="1291"/>
              <w:contextualSpacing w:val="0"/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Os09g0551400; Os11g0133001; Os11g0441900 </w:t>
            </w:r>
          </w:p>
          <w:p w14:paraId="6DF6E81E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own-regulated: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Os04g0475200</w:t>
            </w:r>
          </w:p>
        </w:tc>
      </w:tr>
      <w:tr w:rsidR="00242F4B" w:rsidRPr="0089188A" w14:paraId="357F811B" w14:textId="77777777" w:rsidTr="00DD0AAF">
        <w:tc>
          <w:tcPr>
            <w:tcW w:w="2701" w:type="dxa"/>
          </w:tcPr>
          <w:p w14:paraId="3C9319DB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 xml:space="preserve">R. solani </w:t>
            </w:r>
          </w:p>
          <w:p w14:paraId="7253CB69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(sheath blight disease)</w:t>
            </w:r>
          </w:p>
          <w:p w14:paraId="13AF67B8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</w:pPr>
          </w:p>
        </w:tc>
        <w:tc>
          <w:tcPr>
            <w:tcW w:w="6319" w:type="dxa"/>
          </w:tcPr>
          <w:p w14:paraId="4B2AB8F6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: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Os02g0472700</w:t>
            </w:r>
          </w:p>
          <w:p w14:paraId="41069B45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own-regulated: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Os01g0668400; Os07g0550500</w:t>
            </w:r>
          </w:p>
        </w:tc>
      </w:tr>
      <w:tr w:rsidR="00242F4B" w:rsidRPr="0089188A" w14:paraId="52AE572E" w14:textId="77777777" w:rsidTr="00DD0AAF">
        <w:tc>
          <w:tcPr>
            <w:tcW w:w="2701" w:type="dxa"/>
          </w:tcPr>
          <w:p w14:paraId="7788B6E1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Rice Stripe Virus (RSV)</w:t>
            </w:r>
          </w:p>
          <w:p w14:paraId="52DCE048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lastRenderedPageBreak/>
              <w:t xml:space="preserve"> (stripe disease)</w:t>
            </w:r>
          </w:p>
        </w:tc>
        <w:tc>
          <w:tcPr>
            <w:tcW w:w="6319" w:type="dxa"/>
          </w:tcPr>
          <w:p w14:paraId="7E94FE72" w14:textId="77777777" w:rsidR="00242F4B" w:rsidRPr="00A858D3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lastRenderedPageBreak/>
              <w:t>Up-regulated: Os04g0103500</w:t>
            </w:r>
          </w:p>
          <w:p w14:paraId="34F268E1" w14:textId="77777777" w:rsidR="00242F4B" w:rsidRPr="00A858D3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lastRenderedPageBreak/>
              <w:t>Down-regulated: Os11g0133100</w:t>
            </w:r>
          </w:p>
        </w:tc>
      </w:tr>
      <w:tr w:rsidR="00242F4B" w:rsidRPr="0089188A" w14:paraId="05029502" w14:textId="77777777" w:rsidTr="00DD0AAF">
        <w:tc>
          <w:tcPr>
            <w:tcW w:w="2701" w:type="dxa"/>
          </w:tcPr>
          <w:p w14:paraId="05535894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lastRenderedPageBreak/>
              <w:t>Xoo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and 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R. Solani</w:t>
            </w:r>
          </w:p>
        </w:tc>
        <w:tc>
          <w:tcPr>
            <w:tcW w:w="6319" w:type="dxa"/>
          </w:tcPr>
          <w:p w14:paraId="6979E993" w14:textId="77777777" w:rsidR="00242F4B" w:rsidRPr="00A858D3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own-regulated: Os01g0784700</w:t>
            </w:r>
          </w:p>
        </w:tc>
      </w:tr>
      <w:tr w:rsidR="00242F4B" w:rsidRPr="0089188A" w14:paraId="7EEE02C1" w14:textId="77777777" w:rsidTr="00DD0AAF">
        <w:tc>
          <w:tcPr>
            <w:tcW w:w="2701" w:type="dxa"/>
          </w:tcPr>
          <w:p w14:paraId="4F1B10B8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B. glumae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and RSV</w:t>
            </w:r>
          </w:p>
        </w:tc>
        <w:tc>
          <w:tcPr>
            <w:tcW w:w="6319" w:type="dxa"/>
          </w:tcPr>
          <w:p w14:paraId="5C5D3603" w14:textId="77777777" w:rsidR="00242F4B" w:rsidRPr="00A858D3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: Os12g0130200</w:t>
            </w:r>
          </w:p>
        </w:tc>
      </w:tr>
      <w:tr w:rsidR="00242F4B" w:rsidRPr="0089188A" w14:paraId="5AA26458" w14:textId="77777777" w:rsidTr="00DD0AAF">
        <w:tc>
          <w:tcPr>
            <w:tcW w:w="2701" w:type="dxa"/>
          </w:tcPr>
          <w:p w14:paraId="0BEC9503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M. grisea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</w:p>
          <w:p w14:paraId="0E1D40FA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(blast disease).</w:t>
            </w:r>
          </w:p>
        </w:tc>
        <w:tc>
          <w:tcPr>
            <w:tcW w:w="6319" w:type="dxa"/>
          </w:tcPr>
          <w:p w14:paraId="135262BB" w14:textId="594AA831" w:rsidR="00242F4B" w:rsidRPr="00A858D3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: Os06g0494100 (</w:t>
            </w:r>
            <w:r w:rsidRPr="00AB3B86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PID2</w:t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) is known to confer a race</w:t>
            </w:r>
            <w:r w:rsidRPr="00A858D3">
              <w:rPr>
                <w:rFonts w:ascii="Calibri" w:eastAsia="Calibri" w:hAnsi="Calibri" w:cs="Calibri"/>
                <w:color w:val="000000" w:themeColor="text1"/>
                <w:sz w:val="20"/>
                <w:szCs w:val="20"/>
              </w:rPr>
              <w:t>‐</w:t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specific resistance to </w:t>
            </w:r>
            <w:r w:rsidRPr="00A858D3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 xml:space="preserve">M. grisea </w:t>
            </w:r>
            <w:r w:rsidRPr="00A858D3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XYW5nPC9BdXRob3I+PFllYXI+MjAxNTwvWWVhcj48UmVj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</w:fldData>
              </w:fldChar>
            </w:r>
            <w:r w:rsidRPr="00A858D3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A858D3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XYW5nPC9BdXRob3I+PFllYXI+MjAxNTwvWWVhcj48UmVj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</w:fldData>
              </w:fldChar>
            </w:r>
            <w:r w:rsidRPr="00A858D3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A858D3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</w:r>
            <w:r w:rsidRPr="00A858D3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fldChar w:fldCharType="end"/>
            </w:r>
            <w:r w:rsidRPr="00A858D3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</w:r>
            <w:r w:rsidRPr="00A858D3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fldChar w:fldCharType="separate"/>
            </w:r>
            <w:r w:rsidRPr="00A858D3">
              <w:rPr>
                <w:rFonts w:ascii="Times New Roman" w:hAnsi="Times New Roman"/>
                <w:i/>
                <w:iCs/>
                <w:noProof/>
                <w:color w:val="000000" w:themeColor="text1"/>
                <w:sz w:val="20"/>
                <w:szCs w:val="20"/>
              </w:rPr>
              <w:t xml:space="preserve">(Wang </w:t>
            </w:r>
            <w:r w:rsidRPr="00AB3B86">
              <w:rPr>
                <w:rFonts w:ascii="Times New Roman" w:hAnsi="Times New Roman"/>
                <w:noProof/>
                <w:color w:val="000000" w:themeColor="text1"/>
                <w:sz w:val="20"/>
                <w:szCs w:val="20"/>
              </w:rPr>
              <w:t>et</w:t>
            </w:r>
            <w:r w:rsidRPr="00A858D3">
              <w:rPr>
                <w:rFonts w:ascii="Times New Roman" w:hAnsi="Times New Roman"/>
                <w:i/>
                <w:iCs/>
                <w:noProof/>
                <w:color w:val="000000" w:themeColor="text1"/>
                <w:sz w:val="20"/>
                <w:szCs w:val="20"/>
              </w:rPr>
              <w:t xml:space="preserve"> al. 2015)</w:t>
            </w:r>
            <w:r w:rsidRPr="00A858D3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242F4B" w:rsidRPr="0089188A" w14:paraId="795D0A9A" w14:textId="77777777" w:rsidTr="00DD0AAF">
        <w:tc>
          <w:tcPr>
            <w:tcW w:w="9020" w:type="dxa"/>
            <w:gridSpan w:val="2"/>
          </w:tcPr>
          <w:p w14:paraId="22F05797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b/>
                <w:bCs/>
                <w:color w:val="000000" w:themeColor="text1"/>
                <w:sz w:val="20"/>
                <w:szCs w:val="20"/>
              </w:rPr>
              <w:t>Common genes in abiotic and biotic stress response</w:t>
            </w:r>
          </w:p>
        </w:tc>
      </w:tr>
      <w:tr w:rsidR="00242F4B" w:rsidRPr="0089188A" w14:paraId="3F8F19CF" w14:textId="77777777" w:rsidTr="00DD0AAF">
        <w:trPr>
          <w:trHeight w:val="296"/>
        </w:trPr>
        <w:tc>
          <w:tcPr>
            <w:tcW w:w="2701" w:type="dxa"/>
          </w:tcPr>
          <w:p w14:paraId="016CB27B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Gene ID</w:t>
            </w:r>
          </w:p>
        </w:tc>
        <w:tc>
          <w:tcPr>
            <w:tcW w:w="6319" w:type="dxa"/>
          </w:tcPr>
          <w:p w14:paraId="4207C7F7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ifferential gene expression under stress conditions</w:t>
            </w:r>
          </w:p>
        </w:tc>
      </w:tr>
      <w:tr w:rsidR="00242F4B" w:rsidRPr="0089188A" w14:paraId="29A160F3" w14:textId="77777777" w:rsidTr="00DD0AAF">
        <w:trPr>
          <w:trHeight w:val="296"/>
        </w:trPr>
        <w:tc>
          <w:tcPr>
            <w:tcW w:w="2701" w:type="dxa"/>
          </w:tcPr>
          <w:p w14:paraId="6FDDFFA6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1g0155200</w:t>
            </w:r>
          </w:p>
        </w:tc>
        <w:tc>
          <w:tcPr>
            <w:tcW w:w="6319" w:type="dxa"/>
          </w:tcPr>
          <w:p w14:paraId="07A03F19" w14:textId="20CA14E8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in response to 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rought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chilling/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B. glumae</w:t>
            </w:r>
          </w:p>
        </w:tc>
      </w:tr>
      <w:tr w:rsidR="00242F4B" w:rsidRPr="0089188A" w14:paraId="57579188" w14:textId="77777777" w:rsidTr="00DD0AAF">
        <w:trPr>
          <w:trHeight w:val="296"/>
        </w:trPr>
        <w:tc>
          <w:tcPr>
            <w:tcW w:w="2701" w:type="dxa"/>
          </w:tcPr>
          <w:p w14:paraId="2F110CF7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1g0222800</w:t>
            </w:r>
          </w:p>
        </w:tc>
        <w:tc>
          <w:tcPr>
            <w:tcW w:w="6319" w:type="dxa"/>
          </w:tcPr>
          <w:p w14:paraId="5F583E36" w14:textId="7C61B36E" w:rsidR="00242F4B" w:rsidRPr="0089188A" w:rsidRDefault="0089188A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Up-regulated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n response to drought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B. glumae</w:t>
            </w:r>
          </w:p>
        </w:tc>
      </w:tr>
      <w:tr w:rsidR="00242F4B" w:rsidRPr="0089188A" w14:paraId="4391ACA1" w14:textId="77777777" w:rsidTr="00DD0AAF">
        <w:trPr>
          <w:trHeight w:val="296"/>
        </w:trPr>
        <w:tc>
          <w:tcPr>
            <w:tcW w:w="2701" w:type="dxa"/>
          </w:tcPr>
          <w:p w14:paraId="5576E82B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1g0223900</w:t>
            </w:r>
          </w:p>
        </w:tc>
        <w:tc>
          <w:tcPr>
            <w:tcW w:w="6319" w:type="dxa"/>
          </w:tcPr>
          <w:p w14:paraId="4D61FF73" w14:textId="233DC2B4" w:rsidR="00242F4B" w:rsidRPr="0089188A" w:rsidRDefault="0089188A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own-regulated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n response to chilling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;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p-regulated: in response to </w:t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B. glumae</w:t>
            </w:r>
          </w:p>
        </w:tc>
      </w:tr>
      <w:tr w:rsidR="00242F4B" w:rsidRPr="0089188A" w14:paraId="48521640" w14:textId="77777777" w:rsidTr="00DD0AAF">
        <w:trPr>
          <w:trHeight w:val="296"/>
        </w:trPr>
        <w:tc>
          <w:tcPr>
            <w:tcW w:w="2701" w:type="dxa"/>
          </w:tcPr>
          <w:p w14:paraId="46986BC3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1g0224000</w:t>
            </w:r>
          </w:p>
        </w:tc>
        <w:tc>
          <w:tcPr>
            <w:tcW w:w="6319" w:type="dxa"/>
          </w:tcPr>
          <w:p w14:paraId="79CCFEA6" w14:textId="0094658C" w:rsidR="00242F4B" w:rsidRPr="00A858D3" w:rsidRDefault="0089188A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Up-regulated </w:t>
            </w:r>
            <w:r w:rsidR="00242F4B"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n response to drought</w:t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242F4B"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chilling</w:t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242F4B"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Rice Stripe Virus</w:t>
            </w:r>
          </w:p>
        </w:tc>
      </w:tr>
      <w:tr w:rsidR="00242F4B" w:rsidRPr="0089188A" w14:paraId="6EE17A4F" w14:textId="77777777" w:rsidTr="00DD0AAF">
        <w:trPr>
          <w:trHeight w:val="296"/>
        </w:trPr>
        <w:tc>
          <w:tcPr>
            <w:tcW w:w="2701" w:type="dxa"/>
          </w:tcPr>
          <w:p w14:paraId="102C6E0B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1g0668901</w:t>
            </w:r>
          </w:p>
        </w:tc>
        <w:tc>
          <w:tcPr>
            <w:tcW w:w="6319" w:type="dxa"/>
          </w:tcPr>
          <w:p w14:paraId="539DFC36" w14:textId="0F77D623" w:rsidR="00242F4B" w:rsidRPr="00A858D3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</w:t>
            </w:r>
            <w:r w:rsidR="0089188A"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n response to Xoo</w:t>
            </w:r>
            <w:r w:rsidR="0089188A"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A858D3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R. solani</w:t>
            </w:r>
            <w:r w:rsidR="0089188A" w:rsidRPr="00A858D3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;</w:t>
            </w:r>
            <w:r w:rsidR="0089188A"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d</w:t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wn-regulated</w:t>
            </w:r>
            <w:r w:rsidR="0089188A"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nder submergence</w:t>
            </w:r>
          </w:p>
        </w:tc>
      </w:tr>
      <w:tr w:rsidR="00242F4B" w:rsidRPr="0089188A" w14:paraId="2F14343C" w14:textId="77777777" w:rsidTr="00DD0AAF">
        <w:trPr>
          <w:trHeight w:val="296"/>
        </w:trPr>
        <w:tc>
          <w:tcPr>
            <w:tcW w:w="2701" w:type="dxa"/>
          </w:tcPr>
          <w:p w14:paraId="5B1E089B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1g0669100 (LSK1)</w:t>
            </w:r>
          </w:p>
        </w:tc>
        <w:tc>
          <w:tcPr>
            <w:tcW w:w="6319" w:type="dxa"/>
          </w:tcPr>
          <w:p w14:paraId="0381EE60" w14:textId="1D1AD5CC" w:rsidR="00242F4B" w:rsidRPr="00A858D3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: in response to chilling</w:t>
            </w:r>
            <w:r w:rsidR="0089188A"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ubmergence</w:t>
            </w:r>
            <w:r w:rsidR="0089188A"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89188A" w:rsidRPr="00A858D3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Xoo</w:t>
            </w:r>
            <w:r w:rsidRPr="00A858D3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</w:p>
          <w:p w14:paraId="2AA278B9" w14:textId="5050EE7C" w:rsidR="00242F4B" w:rsidRPr="00A858D3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own-regulated</w:t>
            </w:r>
            <w:r w:rsidR="0089188A"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n response to drought</w:t>
            </w:r>
          </w:p>
          <w:p w14:paraId="6E28D22F" w14:textId="18894A0D" w:rsidR="00242F4B" w:rsidRPr="00A858D3" w:rsidRDefault="00242F4B" w:rsidP="0089188A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ver-expression of a truncated version of </w:t>
            </w:r>
            <w:r w:rsidRPr="00AB3B86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OsLSK1</w:t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 (including the extracellular and transmembrane domain) resulted in 55.8% increase in </w:t>
            </w:r>
            <w:r w:rsidR="0089188A"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grain yield </w:t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(due to increase in primary branches per panicle as well as grains per primary branch) </w:t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b3U8L0F1dGhvcj48WWVhcj4yMDE1PC9ZZWFyPjxSZWNO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</w:fldData>
              </w:fldChar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b3U8L0F1dGhvcj48WWVhcj4yMDE1PC9ZZWFyPjxSZWNO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</w:fldData>
              </w:fldChar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end"/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A858D3">
              <w:rPr>
                <w:rFonts w:ascii="Times New Roman" w:hAnsi="Times New Roman"/>
                <w:noProof/>
                <w:color w:val="000000" w:themeColor="text1"/>
                <w:sz w:val="20"/>
                <w:szCs w:val="20"/>
              </w:rPr>
              <w:t>(Zou et al. 2015)</w:t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end"/>
            </w: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.</w:t>
            </w:r>
          </w:p>
        </w:tc>
      </w:tr>
      <w:tr w:rsidR="00242F4B" w:rsidRPr="0089188A" w14:paraId="342978BC" w14:textId="77777777" w:rsidTr="00DD0AAF">
        <w:tc>
          <w:tcPr>
            <w:tcW w:w="2701" w:type="dxa"/>
          </w:tcPr>
          <w:p w14:paraId="3524AFA6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1g0783800 (SDS2)</w:t>
            </w:r>
          </w:p>
        </w:tc>
        <w:tc>
          <w:tcPr>
            <w:tcW w:w="6319" w:type="dxa"/>
          </w:tcPr>
          <w:p w14:paraId="5B734294" w14:textId="4E5D4BD4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B3B8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</w:t>
            </w:r>
            <w:r w:rsidR="00AB3B8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under submergence; and in rice transgenic lines over-expressing SUB1A, ERF67 and ERF66 transcription factors 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aW48L0F1dGhvcj48WWVhcj4yMDE5PC9ZZWFyPjxSZWNO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</w:fldData>
              </w:fldChar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aW48L0F1dGhvcj48WWVhcj4yMDE5PC9ZZWFyPjxSZWNO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</w:fldData>
              </w:fldChar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end"/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89188A">
              <w:rPr>
                <w:rFonts w:ascii="Times New Roman" w:hAnsi="Times New Roman"/>
                <w:noProof/>
                <w:color w:val="000000" w:themeColor="text1"/>
                <w:sz w:val="20"/>
                <w:szCs w:val="20"/>
              </w:rPr>
              <w:t>(Lin et al. 2019)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end"/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.</w:t>
            </w:r>
          </w:p>
          <w:p w14:paraId="4E231D57" w14:textId="70838930" w:rsidR="00242F4B" w:rsidRPr="0089188A" w:rsidRDefault="0089188A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-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It is shown to controls programmed cell death and provides resistance to </w:t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Magnaporthe oryzae</w:t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GYW48L0F1dGhvcj48WWVhcj4yMDE4PC9ZZWFyPjxSZWNO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=
</w:fldData>
              </w:fldChar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GYW48L0F1dGhvcj48WWVhcj4yMDE4PC9ZZWFyPjxSZWNO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=
</w:fldData>
              </w:fldChar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fldChar w:fldCharType="end"/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fldChar w:fldCharType="separate"/>
            </w:r>
            <w:r w:rsidR="00242F4B" w:rsidRPr="0089188A">
              <w:rPr>
                <w:rFonts w:ascii="Times New Roman" w:hAnsi="Times New Roman"/>
                <w:i/>
                <w:iCs/>
                <w:noProof/>
                <w:color w:val="000000" w:themeColor="text1"/>
                <w:sz w:val="20"/>
                <w:szCs w:val="20"/>
              </w:rPr>
              <w:t>(</w:t>
            </w:r>
            <w:r w:rsidR="00242F4B" w:rsidRPr="00AB3B86">
              <w:rPr>
                <w:rFonts w:ascii="Times New Roman" w:hAnsi="Times New Roman"/>
                <w:noProof/>
                <w:color w:val="000000" w:themeColor="text1"/>
                <w:sz w:val="20"/>
                <w:szCs w:val="20"/>
              </w:rPr>
              <w:t>Fan</w:t>
            </w:r>
            <w:r w:rsidR="00242F4B" w:rsidRPr="0089188A">
              <w:rPr>
                <w:rFonts w:ascii="Times New Roman" w:hAnsi="Times New Roman"/>
                <w:i/>
                <w:iCs/>
                <w:noProof/>
                <w:color w:val="000000" w:themeColor="text1"/>
                <w:sz w:val="20"/>
                <w:szCs w:val="20"/>
              </w:rPr>
              <w:t xml:space="preserve"> et al. 2018)</w:t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fldChar w:fldCharType="end"/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.</w:t>
            </w:r>
          </w:p>
        </w:tc>
      </w:tr>
      <w:tr w:rsidR="00242F4B" w:rsidRPr="0089188A" w14:paraId="748058B5" w14:textId="77777777" w:rsidTr="00DD0AAF">
        <w:tc>
          <w:tcPr>
            <w:tcW w:w="2701" w:type="dxa"/>
          </w:tcPr>
          <w:p w14:paraId="36098DE1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1g0889900</w:t>
            </w:r>
          </w:p>
        </w:tc>
        <w:tc>
          <w:tcPr>
            <w:tcW w:w="6319" w:type="dxa"/>
          </w:tcPr>
          <w:p w14:paraId="1711AE49" w14:textId="5E88423E" w:rsidR="00242F4B" w:rsidRPr="0089188A" w:rsidRDefault="0089188A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in response to </w:t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B. glumae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R. solani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submergence </w:t>
            </w:r>
          </w:p>
          <w:p w14:paraId="1C57EF34" w14:textId="433E2BC5" w:rsidR="00242F4B" w:rsidRPr="0089188A" w:rsidRDefault="0089188A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own-regulated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n response to chilling</w:t>
            </w:r>
          </w:p>
        </w:tc>
      </w:tr>
      <w:tr w:rsidR="00242F4B" w:rsidRPr="0089188A" w14:paraId="1228E07A" w14:textId="77777777" w:rsidTr="00DD0AAF">
        <w:tc>
          <w:tcPr>
            <w:tcW w:w="2701" w:type="dxa"/>
          </w:tcPr>
          <w:p w14:paraId="7AD80825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1g0890600</w:t>
            </w:r>
          </w:p>
        </w:tc>
        <w:tc>
          <w:tcPr>
            <w:tcW w:w="6319" w:type="dxa"/>
          </w:tcPr>
          <w:p w14:paraId="17F0F663" w14:textId="513AC5D2" w:rsidR="00242F4B" w:rsidRPr="0089188A" w:rsidRDefault="0089188A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own-regulated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n response to chilling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Rice Stripe Virus </w:t>
            </w:r>
          </w:p>
        </w:tc>
      </w:tr>
      <w:tr w:rsidR="00242F4B" w:rsidRPr="0089188A" w14:paraId="4108AF61" w14:textId="77777777" w:rsidTr="00DD0AAF">
        <w:tc>
          <w:tcPr>
            <w:tcW w:w="2701" w:type="dxa"/>
          </w:tcPr>
          <w:p w14:paraId="453857C0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2g0710500</w:t>
            </w:r>
          </w:p>
        </w:tc>
        <w:tc>
          <w:tcPr>
            <w:tcW w:w="6319" w:type="dxa"/>
          </w:tcPr>
          <w:p w14:paraId="1D8B39C4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own-regulated in response to drought </w:t>
            </w:r>
          </w:p>
          <w:p w14:paraId="69D8E651" w14:textId="54300C57" w:rsidR="00242F4B" w:rsidRPr="0089188A" w:rsidRDefault="00242F4B" w:rsidP="0089188A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Up-regulated 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n response to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submergence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Rice Stripe Virus/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R. solani</w:t>
            </w:r>
          </w:p>
        </w:tc>
      </w:tr>
      <w:tr w:rsidR="00242F4B" w:rsidRPr="0089188A" w14:paraId="76E015A9" w14:textId="77777777" w:rsidTr="00DD0AAF">
        <w:tc>
          <w:tcPr>
            <w:tcW w:w="2701" w:type="dxa"/>
          </w:tcPr>
          <w:p w14:paraId="053D030B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3g0221700</w:t>
            </w:r>
          </w:p>
        </w:tc>
        <w:tc>
          <w:tcPr>
            <w:tcW w:w="6319" w:type="dxa"/>
          </w:tcPr>
          <w:p w14:paraId="10AA7891" w14:textId="747F95B6" w:rsidR="00242F4B" w:rsidRPr="0089188A" w:rsidRDefault="00242F4B" w:rsidP="0089188A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</w:t>
            </w:r>
            <w:r w:rsidR="0089188A" w:rsidRPr="00A858D3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in response to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  <w:u w:val="single"/>
              </w:rPr>
              <w:t xml:space="preserve"> 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ubmergence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B. glumae</w:t>
            </w:r>
          </w:p>
        </w:tc>
      </w:tr>
      <w:tr w:rsidR="00242F4B" w:rsidRPr="0089188A" w14:paraId="12C4B4F3" w14:textId="77777777" w:rsidTr="00DD0AAF">
        <w:tc>
          <w:tcPr>
            <w:tcW w:w="2701" w:type="dxa"/>
          </w:tcPr>
          <w:p w14:paraId="0DABDD13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3g0556600</w:t>
            </w:r>
          </w:p>
        </w:tc>
        <w:tc>
          <w:tcPr>
            <w:tcW w:w="6319" w:type="dxa"/>
          </w:tcPr>
          <w:p w14:paraId="3E388C35" w14:textId="331BC2C5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: in response to long-term chilling stress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89188A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Rice Stripe Virus</w:t>
            </w:r>
          </w:p>
          <w:p w14:paraId="1A6794D0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Down-regulated: in response to 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B. glumae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. </w:t>
            </w:r>
          </w:p>
        </w:tc>
      </w:tr>
      <w:tr w:rsidR="00242F4B" w:rsidRPr="0089188A" w14:paraId="1766B3E8" w14:textId="77777777" w:rsidTr="00DD0AAF">
        <w:tc>
          <w:tcPr>
            <w:tcW w:w="2701" w:type="dxa"/>
          </w:tcPr>
          <w:p w14:paraId="1F5E8966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4g0103700</w:t>
            </w:r>
          </w:p>
        </w:tc>
        <w:tc>
          <w:tcPr>
            <w:tcW w:w="6319" w:type="dxa"/>
          </w:tcPr>
          <w:p w14:paraId="16DF810E" w14:textId="345E564D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: in response to drought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ubmergence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Xoo.</w:t>
            </w:r>
          </w:p>
        </w:tc>
      </w:tr>
      <w:tr w:rsidR="00242F4B" w:rsidRPr="0089188A" w14:paraId="42ECC068" w14:textId="77777777" w:rsidTr="00DD0AAF">
        <w:tc>
          <w:tcPr>
            <w:tcW w:w="2701" w:type="dxa"/>
          </w:tcPr>
          <w:p w14:paraId="5A107923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4g0201900</w:t>
            </w:r>
          </w:p>
        </w:tc>
        <w:tc>
          <w:tcPr>
            <w:tcW w:w="6319" w:type="dxa"/>
          </w:tcPr>
          <w:p w14:paraId="487A4765" w14:textId="612324CB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: in response to drought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/ 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B. glumae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</w:p>
          <w:p w14:paraId="1611C62F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own-regulated: in response to 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R. solani.</w:t>
            </w:r>
          </w:p>
        </w:tc>
      </w:tr>
      <w:tr w:rsidR="00242F4B" w:rsidRPr="0089188A" w14:paraId="6ADE5AF2" w14:textId="77777777" w:rsidTr="00DD0AAF">
        <w:tc>
          <w:tcPr>
            <w:tcW w:w="2701" w:type="dxa"/>
          </w:tcPr>
          <w:p w14:paraId="0F9E2CA0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4g0419900</w:t>
            </w:r>
          </w:p>
        </w:tc>
        <w:tc>
          <w:tcPr>
            <w:tcW w:w="6319" w:type="dxa"/>
          </w:tcPr>
          <w:p w14:paraId="6998D998" w14:textId="3E3699F2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: in response to chilling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ubmergence/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Xoo</w:t>
            </w:r>
          </w:p>
          <w:p w14:paraId="27E081C0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own-regulated: in response to drought </w:t>
            </w:r>
          </w:p>
        </w:tc>
      </w:tr>
      <w:tr w:rsidR="00242F4B" w:rsidRPr="0089188A" w14:paraId="2CB071C5" w14:textId="77777777" w:rsidTr="00DD0AAF">
        <w:tc>
          <w:tcPr>
            <w:tcW w:w="2701" w:type="dxa"/>
          </w:tcPr>
          <w:p w14:paraId="6F53D898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4g0420900</w:t>
            </w:r>
          </w:p>
        </w:tc>
        <w:tc>
          <w:tcPr>
            <w:tcW w:w="6319" w:type="dxa"/>
          </w:tcPr>
          <w:p w14:paraId="38A85422" w14:textId="268B7F59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: in response to drought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chilling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Rice Stripe Virus</w:t>
            </w:r>
          </w:p>
        </w:tc>
      </w:tr>
      <w:tr w:rsidR="00242F4B" w:rsidRPr="0089188A" w14:paraId="6A44D0C2" w14:textId="77777777" w:rsidTr="00DD0AAF">
        <w:tc>
          <w:tcPr>
            <w:tcW w:w="2701" w:type="dxa"/>
          </w:tcPr>
          <w:p w14:paraId="08096F1B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4g0631800</w:t>
            </w:r>
          </w:p>
        </w:tc>
        <w:tc>
          <w:tcPr>
            <w:tcW w:w="6319" w:type="dxa"/>
          </w:tcPr>
          <w:p w14:paraId="05C25699" w14:textId="2773DD74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: in response to drought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Xoo</w:t>
            </w:r>
          </w:p>
          <w:p w14:paraId="0B80E102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own-regulated: in response to 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R. solani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</w:tr>
      <w:tr w:rsidR="00242F4B" w:rsidRPr="0089188A" w14:paraId="34185882" w14:textId="77777777" w:rsidTr="00DD0AAF">
        <w:tc>
          <w:tcPr>
            <w:tcW w:w="2701" w:type="dxa"/>
          </w:tcPr>
          <w:p w14:paraId="6D0983CE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4g0632600</w:t>
            </w:r>
          </w:p>
        </w:tc>
        <w:tc>
          <w:tcPr>
            <w:tcW w:w="6319" w:type="dxa"/>
          </w:tcPr>
          <w:p w14:paraId="6D140533" w14:textId="258BC3A6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: in response to drought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chilling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Xoo</w:t>
            </w:r>
          </w:p>
        </w:tc>
      </w:tr>
      <w:tr w:rsidR="00242F4B" w:rsidRPr="0089188A" w14:paraId="06CEDFAA" w14:textId="77777777" w:rsidTr="00DD0AAF">
        <w:tc>
          <w:tcPr>
            <w:tcW w:w="2701" w:type="dxa"/>
          </w:tcPr>
          <w:p w14:paraId="25084B1F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4g0632901</w:t>
            </w:r>
          </w:p>
        </w:tc>
        <w:tc>
          <w:tcPr>
            <w:tcW w:w="6319" w:type="dxa"/>
          </w:tcPr>
          <w:p w14:paraId="1D62B17A" w14:textId="77777777" w:rsidR="0089188A" w:rsidRDefault="00242F4B" w:rsidP="0089188A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own-regulated: in response to 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R. solani</w:t>
            </w:r>
            <w:r w:rsidR="0089188A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rought during early phase </w:t>
            </w:r>
          </w:p>
          <w:p w14:paraId="2BC6DB11" w14:textId="07F79703" w:rsidR="00242F4B" w:rsidRPr="0089188A" w:rsidRDefault="00242F4B" w:rsidP="0089188A">
            <w:pPr>
              <w:pStyle w:val="Normal1"/>
              <w:contextualSpacing w:val="0"/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up-regulated 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in response to prolong drought </w:t>
            </w:r>
          </w:p>
        </w:tc>
      </w:tr>
      <w:tr w:rsidR="00242F4B" w:rsidRPr="0089188A" w14:paraId="19C33D60" w14:textId="77777777" w:rsidTr="00DD0AAF">
        <w:tc>
          <w:tcPr>
            <w:tcW w:w="2701" w:type="dxa"/>
          </w:tcPr>
          <w:p w14:paraId="496730FC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4g0655300</w:t>
            </w:r>
          </w:p>
        </w:tc>
        <w:tc>
          <w:tcPr>
            <w:tcW w:w="6319" w:type="dxa"/>
          </w:tcPr>
          <w:p w14:paraId="1DF9DAE4" w14:textId="680395FE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own-regulated: in response to drought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submergence </w:t>
            </w:r>
          </w:p>
          <w:p w14:paraId="154F2ECD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Up-regulated: in response to 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Xoo</w:t>
            </w:r>
          </w:p>
        </w:tc>
      </w:tr>
      <w:tr w:rsidR="00242F4B" w:rsidRPr="0089188A" w14:paraId="7DACD1B5" w14:textId="77777777" w:rsidTr="00DD0AAF">
        <w:tc>
          <w:tcPr>
            <w:tcW w:w="2701" w:type="dxa"/>
          </w:tcPr>
          <w:p w14:paraId="7216499D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5g0166300</w:t>
            </w:r>
          </w:p>
        </w:tc>
        <w:tc>
          <w:tcPr>
            <w:tcW w:w="6319" w:type="dxa"/>
          </w:tcPr>
          <w:p w14:paraId="5C12FFA6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own-regulated: in response to drought</w:t>
            </w:r>
          </w:p>
          <w:p w14:paraId="3A94E89E" w14:textId="50D804A9" w:rsidR="00242F4B" w:rsidRPr="0089188A" w:rsidRDefault="00242F4B" w:rsidP="0089188A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 under submergence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short-term chilling/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Xoo</w:t>
            </w:r>
          </w:p>
        </w:tc>
      </w:tr>
      <w:tr w:rsidR="00242F4B" w:rsidRPr="0089188A" w14:paraId="051371AC" w14:textId="77777777" w:rsidTr="00DD0AAF">
        <w:trPr>
          <w:trHeight w:val="566"/>
        </w:trPr>
        <w:tc>
          <w:tcPr>
            <w:tcW w:w="2701" w:type="dxa"/>
          </w:tcPr>
          <w:p w14:paraId="69F60490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6g0602500</w:t>
            </w:r>
          </w:p>
        </w:tc>
        <w:tc>
          <w:tcPr>
            <w:tcW w:w="6319" w:type="dxa"/>
          </w:tcPr>
          <w:p w14:paraId="48ED3791" w14:textId="56FA5CFE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</w:t>
            </w:r>
            <w:r w:rsid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gulated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in response to drought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chilling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Xoo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</w:p>
          <w:p w14:paraId="4F798C98" w14:textId="39768226" w:rsidR="00242F4B" w:rsidRPr="0089188A" w:rsidRDefault="00BB58EE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own-regulated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nder submergence</w:t>
            </w:r>
          </w:p>
        </w:tc>
      </w:tr>
      <w:tr w:rsidR="00242F4B" w:rsidRPr="0089188A" w14:paraId="58D2371A" w14:textId="77777777" w:rsidTr="00DD0AAF">
        <w:tc>
          <w:tcPr>
            <w:tcW w:w="2701" w:type="dxa"/>
          </w:tcPr>
          <w:p w14:paraId="55FC8DC7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6g0689600</w:t>
            </w:r>
          </w:p>
        </w:tc>
        <w:tc>
          <w:tcPr>
            <w:tcW w:w="6319" w:type="dxa"/>
          </w:tcPr>
          <w:p w14:paraId="54D7F145" w14:textId="3645FB71" w:rsidR="00242F4B" w:rsidRPr="0089188A" w:rsidRDefault="00BB58EE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own-regulated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nder submergence</w:t>
            </w:r>
          </w:p>
          <w:p w14:paraId="32B80630" w14:textId="21BC5F61" w:rsidR="00242F4B" w:rsidRPr="0089188A" w:rsidRDefault="00BB58EE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Up-regulated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n response to drought</w:t>
            </w:r>
            <w:r w:rsid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Xoo</w:t>
            </w:r>
            <w:r w:rsid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/</w:t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B. glumae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</w:tr>
      <w:tr w:rsidR="00242F4B" w:rsidRPr="0089188A" w14:paraId="3BB78B99" w14:textId="77777777" w:rsidTr="00DD0AAF">
        <w:tc>
          <w:tcPr>
            <w:tcW w:w="2701" w:type="dxa"/>
          </w:tcPr>
          <w:p w14:paraId="1398CE38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7g0534500</w:t>
            </w:r>
          </w:p>
        </w:tc>
        <w:tc>
          <w:tcPr>
            <w:tcW w:w="6319" w:type="dxa"/>
          </w:tcPr>
          <w:p w14:paraId="682BF1CA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own-regulated: in response to drought </w:t>
            </w:r>
          </w:p>
          <w:p w14:paraId="6D283CF6" w14:textId="6228AF38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 in response to chilling</w:t>
            </w:r>
            <w:r w:rsidR="00B27D3C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Xoo</w:t>
            </w:r>
          </w:p>
        </w:tc>
      </w:tr>
      <w:tr w:rsidR="00242F4B" w:rsidRPr="0089188A" w14:paraId="4AEBB34C" w14:textId="77777777" w:rsidTr="00DD0AAF">
        <w:trPr>
          <w:trHeight w:val="584"/>
        </w:trPr>
        <w:tc>
          <w:tcPr>
            <w:tcW w:w="2701" w:type="dxa"/>
          </w:tcPr>
          <w:p w14:paraId="0B734B85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7g0534700</w:t>
            </w:r>
          </w:p>
        </w:tc>
        <w:tc>
          <w:tcPr>
            <w:tcW w:w="6319" w:type="dxa"/>
          </w:tcPr>
          <w:p w14:paraId="6124E61C" w14:textId="74F3E045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own-regulated under submergence</w:t>
            </w:r>
            <w:r w:rsid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BB58EE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 xml:space="preserve"> B. glumae</w:t>
            </w:r>
          </w:p>
          <w:p w14:paraId="235D3CA1" w14:textId="6814B24C" w:rsidR="00242F4B" w:rsidRPr="0089188A" w:rsidRDefault="00242F4B" w:rsidP="00BB58EE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 in response to drought</w:t>
            </w:r>
            <w:r w:rsid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chilling</w:t>
            </w:r>
            <w:r w:rsid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 xml:space="preserve">R. solani </w:t>
            </w:r>
          </w:p>
        </w:tc>
      </w:tr>
      <w:tr w:rsidR="00242F4B" w:rsidRPr="0089188A" w14:paraId="2AEF9E47" w14:textId="77777777" w:rsidTr="00DD0AAF">
        <w:tc>
          <w:tcPr>
            <w:tcW w:w="2701" w:type="dxa"/>
          </w:tcPr>
          <w:p w14:paraId="4F4A3709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7g0550900</w:t>
            </w:r>
          </w:p>
        </w:tc>
        <w:tc>
          <w:tcPr>
            <w:tcW w:w="6319" w:type="dxa"/>
          </w:tcPr>
          <w:p w14:paraId="688755B3" w14:textId="5E23AADE" w:rsidR="00242F4B" w:rsidRPr="0089188A" w:rsidRDefault="00BB58EE" w:rsidP="00BB58EE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Up-regulated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n response to drought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Rice Stripe Virus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B. glumae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</w:tr>
      <w:tr w:rsidR="00242F4B" w:rsidRPr="0089188A" w14:paraId="43B36FFC" w14:textId="77777777" w:rsidTr="00DD0AAF">
        <w:tc>
          <w:tcPr>
            <w:tcW w:w="2701" w:type="dxa"/>
          </w:tcPr>
          <w:p w14:paraId="4597D2FF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7g0551300</w:t>
            </w:r>
          </w:p>
        </w:tc>
        <w:tc>
          <w:tcPr>
            <w:tcW w:w="6319" w:type="dxa"/>
          </w:tcPr>
          <w:p w14:paraId="7BF30D57" w14:textId="257F01D3" w:rsidR="00242F4B" w:rsidRPr="00BB58EE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</w:t>
            </w:r>
            <w:r w:rsidR="00BB58EE" w:rsidRP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  <w:r w:rsidRP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n response to drought</w:t>
            </w:r>
            <w:r w:rsidR="00BB58EE" w:rsidRP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submergence </w:t>
            </w:r>
          </w:p>
          <w:p w14:paraId="3653B0D3" w14:textId="62AA485D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own-regulated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in response to 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Xoo</w:t>
            </w:r>
          </w:p>
        </w:tc>
      </w:tr>
      <w:tr w:rsidR="00242F4B" w:rsidRPr="0089188A" w14:paraId="4A6B7077" w14:textId="77777777" w:rsidTr="00DD0AAF">
        <w:tc>
          <w:tcPr>
            <w:tcW w:w="2701" w:type="dxa"/>
          </w:tcPr>
          <w:p w14:paraId="55DBEE83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8g0343000</w:t>
            </w:r>
          </w:p>
        </w:tc>
        <w:tc>
          <w:tcPr>
            <w:tcW w:w="6319" w:type="dxa"/>
          </w:tcPr>
          <w:p w14:paraId="7159FADE" w14:textId="08EF62B4" w:rsidR="00242F4B" w:rsidRPr="0089188A" w:rsidRDefault="00BB58EE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own-regulated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nder submergence</w:t>
            </w:r>
          </w:p>
          <w:p w14:paraId="23FA0A57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Up-regulated in response to 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Xoo</w:t>
            </w:r>
          </w:p>
        </w:tc>
      </w:tr>
      <w:tr w:rsidR="00242F4B" w:rsidRPr="0089188A" w14:paraId="5A478547" w14:textId="77777777" w:rsidTr="00DD0AAF">
        <w:tc>
          <w:tcPr>
            <w:tcW w:w="2701" w:type="dxa"/>
          </w:tcPr>
          <w:p w14:paraId="16C65C4D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09g0454900</w:t>
            </w:r>
          </w:p>
        </w:tc>
        <w:tc>
          <w:tcPr>
            <w:tcW w:w="6319" w:type="dxa"/>
          </w:tcPr>
          <w:p w14:paraId="4158346A" w14:textId="1E80AC99" w:rsidR="00BB58EE" w:rsidRDefault="00BB58EE" w:rsidP="00BB58EE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Up-regulated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n response to drought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ubmergence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 xml:space="preserve"> Xoo</w:t>
            </w:r>
            <w:r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Rice Stripe Virus</w:t>
            </w:r>
          </w:p>
          <w:p w14:paraId="2E8909BE" w14:textId="5F33170F" w:rsidR="00242F4B" w:rsidRPr="0089188A" w:rsidRDefault="00BB58EE" w:rsidP="00BB58EE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It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is 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a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irect target of SUB1A and ERF66 transcription factors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aW48L0F1dGhvcj48WWVhcj4yMDE5PC9ZZWFyPjxSZWNO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</w:fldData>
              </w:fldChar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aW48L0F1dGhvcj48WWVhcj4yMDE5PC9ZZWFyPjxSZWNO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</w:fldData>
              </w:fldChar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end"/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separate"/>
            </w:r>
            <w:r w:rsidR="00242F4B" w:rsidRPr="0089188A">
              <w:rPr>
                <w:rFonts w:ascii="Times New Roman" w:hAnsi="Times New Roman"/>
                <w:noProof/>
                <w:color w:val="000000" w:themeColor="text1"/>
                <w:sz w:val="20"/>
                <w:szCs w:val="20"/>
              </w:rPr>
              <w:t>(Lin et al. 2019)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end"/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</w:tr>
      <w:tr w:rsidR="00242F4B" w:rsidRPr="0089188A" w14:paraId="374F07CE" w14:textId="77777777" w:rsidTr="00DD0AAF">
        <w:tc>
          <w:tcPr>
            <w:tcW w:w="2701" w:type="dxa"/>
          </w:tcPr>
          <w:p w14:paraId="04D0EB09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10g0101000</w:t>
            </w:r>
          </w:p>
        </w:tc>
        <w:tc>
          <w:tcPr>
            <w:tcW w:w="6319" w:type="dxa"/>
          </w:tcPr>
          <w:p w14:paraId="5930919D" w14:textId="4F2C4F52" w:rsidR="00242F4B" w:rsidRPr="0089188A" w:rsidRDefault="00BB58EE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in response to chilling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ubmergence</w: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="00242F4B"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Xoo</w:t>
            </w:r>
          </w:p>
        </w:tc>
      </w:tr>
      <w:tr w:rsidR="00242F4B" w:rsidRPr="0089188A" w14:paraId="298F9DC3" w14:textId="77777777" w:rsidTr="00DD0AAF">
        <w:trPr>
          <w:trHeight w:val="557"/>
        </w:trPr>
        <w:tc>
          <w:tcPr>
            <w:tcW w:w="2701" w:type="dxa"/>
          </w:tcPr>
          <w:p w14:paraId="6DEB4685" w14:textId="77777777" w:rsidR="00242F4B" w:rsidRPr="00B6324B" w:rsidRDefault="00242F4B" w:rsidP="00E42772">
            <w:pPr>
              <w:pStyle w:val="Normal1"/>
              <w:contextualSpacing w:val="0"/>
              <w:rPr>
                <w:rFonts w:ascii="Times New Roman" w:hAnsi="Times New Roman"/>
                <w:b/>
                <w:bCs/>
                <w:color w:val="000000" w:themeColor="text1"/>
                <w:sz w:val="20"/>
                <w:szCs w:val="20"/>
              </w:rPr>
            </w:pPr>
            <w:r w:rsidRPr="00B6324B">
              <w:rPr>
                <w:rFonts w:ascii="Times New Roman" w:hAnsi="Times New Roman"/>
                <w:b/>
                <w:bCs/>
                <w:color w:val="000000" w:themeColor="text1"/>
                <w:sz w:val="20"/>
                <w:szCs w:val="20"/>
              </w:rPr>
              <w:t>Os10g0136400</w:t>
            </w:r>
            <w:r w:rsidRPr="00B6324B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,</w:t>
            </w:r>
            <w:r w:rsidRPr="00B6324B">
              <w:rPr>
                <w:rFonts w:ascii="Times New Roman" w:hAnsi="Times New Roman"/>
                <w:b/>
                <w:bCs/>
                <w:color w:val="000000" w:themeColor="text1"/>
                <w:sz w:val="20"/>
                <w:szCs w:val="20"/>
              </w:rPr>
              <w:t xml:space="preserve"> Os10g0136500</w:t>
            </w:r>
          </w:p>
        </w:tc>
        <w:tc>
          <w:tcPr>
            <w:tcW w:w="6319" w:type="dxa"/>
          </w:tcPr>
          <w:p w14:paraId="75FD509A" w14:textId="44D9EC62" w:rsidR="00242F4B" w:rsidRPr="0089188A" w:rsidRDefault="00BB58EE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Down-regulated 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in response to chilling stress </w:t>
            </w:r>
          </w:p>
          <w:p w14:paraId="120A208E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Up-regulated in response to 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Xoo</w:t>
            </w:r>
          </w:p>
        </w:tc>
      </w:tr>
      <w:tr w:rsidR="00242F4B" w:rsidRPr="0089188A" w14:paraId="2E93A00C" w14:textId="77777777" w:rsidTr="00DD0AAF">
        <w:tc>
          <w:tcPr>
            <w:tcW w:w="2701" w:type="dxa"/>
          </w:tcPr>
          <w:p w14:paraId="05A401D5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12g0130300</w:t>
            </w:r>
          </w:p>
        </w:tc>
        <w:tc>
          <w:tcPr>
            <w:tcW w:w="6319" w:type="dxa"/>
          </w:tcPr>
          <w:p w14:paraId="7FE7007F" w14:textId="7EFD5703" w:rsidR="00242F4B" w:rsidRPr="0089188A" w:rsidRDefault="00BB58EE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in response to drought </w:t>
            </w:r>
          </w:p>
          <w:p w14:paraId="5C0B0A36" w14:textId="135F79F2" w:rsidR="00242F4B" w:rsidRPr="0089188A" w:rsidRDefault="00BB58EE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own-regulated</w:t>
            </w:r>
            <w:r w:rsidR="00242F4B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in response to Rice Stripe Virus.</w:t>
            </w:r>
          </w:p>
        </w:tc>
      </w:tr>
      <w:tr w:rsidR="00242F4B" w:rsidRPr="0089188A" w14:paraId="3C2DB67F" w14:textId="77777777" w:rsidTr="00DD0AAF">
        <w:tc>
          <w:tcPr>
            <w:tcW w:w="2701" w:type="dxa"/>
          </w:tcPr>
          <w:p w14:paraId="706FAB72" w14:textId="77777777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  <w:highlight w:val="yellow"/>
              </w:rPr>
            </w:pP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Os12g0527700</w:t>
            </w:r>
          </w:p>
        </w:tc>
        <w:tc>
          <w:tcPr>
            <w:tcW w:w="6319" w:type="dxa"/>
          </w:tcPr>
          <w:p w14:paraId="39C62707" w14:textId="7F7DD6F9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Down-regulated</w:t>
            </w:r>
            <w:r w:rsid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in response to drought/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chilling</w:t>
            </w:r>
            <w:r w:rsid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/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Xoo</w:t>
            </w:r>
            <w:r w:rsidR="00BB58EE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>/</w:t>
            </w:r>
            <w:r w:rsidR="00BB58EE"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Rice Stripe Virus</w:t>
            </w:r>
            <w:r w:rsidRPr="0089188A">
              <w:rPr>
                <w:rFonts w:ascii="Times New Roman" w:hAnsi="Times New Roman"/>
                <w:i/>
                <w:iCs/>
                <w:color w:val="000000" w:themeColor="text1"/>
                <w:sz w:val="20"/>
                <w:szCs w:val="20"/>
              </w:rPr>
              <w:t xml:space="preserve"> </w:t>
            </w:r>
          </w:p>
          <w:p w14:paraId="01D3FA15" w14:textId="41CC2B75" w:rsidR="00242F4B" w:rsidRPr="0089188A" w:rsidRDefault="00242F4B" w:rsidP="00E42772">
            <w:pPr>
              <w:pStyle w:val="Normal1"/>
              <w:contextualSpacing w:val="0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p-regulated</w:t>
            </w:r>
            <w:r w:rsid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under submergence</w:t>
            </w:r>
            <w:r w:rsid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 and i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n </w:t>
            </w:r>
            <w:r w:rsidR="00BB58EE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the </w:t>
            </w:r>
            <w:r w:rsidRPr="0089188A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rice transgenic lines over-expressing SUB1A, ERF67 and ERF66 transcription factors.</w:t>
            </w:r>
          </w:p>
        </w:tc>
      </w:tr>
    </w:tbl>
    <w:p w14:paraId="40BEE8D3" w14:textId="77777777" w:rsidR="00753955" w:rsidRDefault="00753955"/>
    <w:sectPr w:rsidR="00753955" w:rsidSect="00082395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Mangal">
    <w:panose1 w:val="02040503050203030202"/>
    <w:charset w:val="00"/>
    <w:family w:val="auto"/>
    <w:pitch w:val="variable"/>
    <w:sig w:usb0="00008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1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42F4B"/>
    <w:rsid w:val="00005331"/>
    <w:rsid w:val="0001478A"/>
    <w:rsid w:val="000205EE"/>
    <w:rsid w:val="00046657"/>
    <w:rsid w:val="0006403C"/>
    <w:rsid w:val="000747BA"/>
    <w:rsid w:val="00082395"/>
    <w:rsid w:val="00095CD4"/>
    <w:rsid w:val="000F26C8"/>
    <w:rsid w:val="00105C95"/>
    <w:rsid w:val="00176296"/>
    <w:rsid w:val="001C11EA"/>
    <w:rsid w:val="001C1738"/>
    <w:rsid w:val="001C761F"/>
    <w:rsid w:val="001F2570"/>
    <w:rsid w:val="001F3054"/>
    <w:rsid w:val="00201CA2"/>
    <w:rsid w:val="00235166"/>
    <w:rsid w:val="00242F4B"/>
    <w:rsid w:val="002B2386"/>
    <w:rsid w:val="00353B9E"/>
    <w:rsid w:val="00397ECE"/>
    <w:rsid w:val="004462BC"/>
    <w:rsid w:val="004D1124"/>
    <w:rsid w:val="00515CF7"/>
    <w:rsid w:val="00543F3B"/>
    <w:rsid w:val="00627EF7"/>
    <w:rsid w:val="00637A6C"/>
    <w:rsid w:val="00746AEB"/>
    <w:rsid w:val="00753955"/>
    <w:rsid w:val="00776FF8"/>
    <w:rsid w:val="0078449B"/>
    <w:rsid w:val="00813535"/>
    <w:rsid w:val="00873EC7"/>
    <w:rsid w:val="0089188A"/>
    <w:rsid w:val="008D0E3B"/>
    <w:rsid w:val="009041AB"/>
    <w:rsid w:val="00945552"/>
    <w:rsid w:val="00980BA6"/>
    <w:rsid w:val="00A858D3"/>
    <w:rsid w:val="00AB3B86"/>
    <w:rsid w:val="00B03403"/>
    <w:rsid w:val="00B0721C"/>
    <w:rsid w:val="00B221E3"/>
    <w:rsid w:val="00B27D3C"/>
    <w:rsid w:val="00B6324B"/>
    <w:rsid w:val="00B919EF"/>
    <w:rsid w:val="00BB58EE"/>
    <w:rsid w:val="00D0175E"/>
    <w:rsid w:val="00D1276A"/>
    <w:rsid w:val="00D12C66"/>
    <w:rsid w:val="00D51F5E"/>
    <w:rsid w:val="00D66069"/>
    <w:rsid w:val="00DA1CAE"/>
    <w:rsid w:val="00DC277C"/>
    <w:rsid w:val="00DD0838"/>
    <w:rsid w:val="00DD0AAF"/>
    <w:rsid w:val="00F44D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87B5E6D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1"/>
        <w:lang w:val="en-US" w:eastAsia="en-US" w:bidi="hi-IN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42F4B"/>
    <w:rPr>
      <w:rFonts w:ascii="Times New Roman" w:eastAsia="Arial" w:hAnsi="Times New Roman" w:cs="Arial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rsid w:val="00242F4B"/>
    <w:pPr>
      <w:spacing w:line="276" w:lineRule="auto"/>
      <w:contextualSpacing/>
    </w:pPr>
    <w:rPr>
      <w:rFonts w:ascii="Arial" w:eastAsia="Arial" w:hAnsi="Arial" w:cs="Arial"/>
      <w:sz w:val="22"/>
      <w:szCs w:val="22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</TotalTime>
  <Pages>3</Pages>
  <Words>1038</Words>
  <Characters>5917</Characters>
  <Application>Microsoft Macintosh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9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hma Naithani</dc:creator>
  <cp:keywords/>
  <dc:description/>
  <cp:lastModifiedBy>Sushma Naithani</cp:lastModifiedBy>
  <cp:revision>9</cp:revision>
  <dcterms:created xsi:type="dcterms:W3CDTF">2020-07-19T20:25:00Z</dcterms:created>
  <dcterms:modified xsi:type="dcterms:W3CDTF">2020-11-11T22:48:00Z</dcterms:modified>
</cp:coreProperties>
</file>